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B744C" w14:textId="77777777" w:rsidR="0061497B" w:rsidRDefault="0061497B">
      <w:pPr>
        <w:spacing w:after="0" w:line="240" w:lineRule="auto"/>
      </w:pPr>
      <w:r>
        <w:separator/>
      </w:r>
    </w:p>
  </w:endnote>
  <w:endnote w:type="continuationSeparator" w:id="0">
    <w:p w14:paraId="53B9602D" w14:textId="77777777" w:rsidR="0061497B" w:rsidRDefault="00614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7377B" w14:textId="77777777" w:rsidR="0061497B" w:rsidRDefault="0061497B">
      <w:pPr>
        <w:spacing w:after="0" w:line="240" w:lineRule="auto"/>
      </w:pPr>
      <w:r>
        <w:separator/>
      </w:r>
    </w:p>
  </w:footnote>
  <w:footnote w:type="continuationSeparator" w:id="0">
    <w:p w14:paraId="0934C30C" w14:textId="77777777" w:rsidR="0061497B" w:rsidRDefault="006149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497B"/>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1C8B"/>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62</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3</cp:revision>
  <cp:lastPrinted>2023-07-13T06:02:00Z</cp:lastPrinted>
  <dcterms:created xsi:type="dcterms:W3CDTF">2023-07-11T06:39:00Z</dcterms:created>
  <dcterms:modified xsi:type="dcterms:W3CDTF">2023-07-1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